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77777777" w:rsidR="00955575" w:rsidRDefault="00955575" w:rsidP="000B22E7">
      <w:pPr>
        <w:pStyle w:val="NoSpacing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6EDB0650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 xml:space="preserve">angiogen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CwgUG9uZDxzdHlsZSBmYWNlPSJpdGFsaWMiPiBldCBh
bC48L3N0eWxlPiAyMDE0LC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50294">
        <w:instrText xml:space="preserve"> ADDIN EN.CITE </w:instrText>
      </w:r>
      <w:r w:rsidR="00750294">
        <w:fldChar w:fldCharType="begin">
          <w:fldData xml:space="preserve">PEVuZE5vdGU+PENpdGU+PEF1dGhvcj5Sb2JpbnNvbjwvQXV0aG9yPjxZZWFyPjIwMTU8L1llYXI+
PFJlY051bT4xODwvUmVjTnVtPjxEaXNwbGF5VGV4dD4oQ29tcGFnbm88c3R5bGUgZmFjZT0iaXRh
bGljIj4gZXQgYWwuPC9zdHlsZT4gMjAxNCwgUG9uZDxzdHlsZSBmYWNlPSJpdGFsaWMiPiBldCBh
bC48L3N0eWxlPiAyMDE0LC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50294">
        <w:instrText xml:space="preserve"> ADDIN EN.CITE.DATA </w:instrText>
      </w:r>
      <w:r w:rsidR="00750294">
        <w:fldChar w:fldCharType="end"/>
      </w:r>
      <w:r w:rsidR="006A44DA">
        <w:fldChar w:fldCharType="separate"/>
      </w:r>
      <w:r w:rsidR="00750294">
        <w:rPr>
          <w:noProof/>
        </w:rPr>
        <w:t>(Compagno</w:t>
      </w:r>
      <w:r w:rsidR="00750294" w:rsidRPr="00750294">
        <w:rPr>
          <w:i/>
          <w:noProof/>
        </w:rPr>
        <w:t xml:space="preserve"> et al.</w:t>
      </w:r>
      <w:r w:rsidR="00750294">
        <w:rPr>
          <w:noProof/>
        </w:rPr>
        <w:t xml:space="preserve"> 2014, Pond</w:t>
      </w:r>
      <w:r w:rsidR="00750294" w:rsidRPr="00750294">
        <w:rPr>
          <w:i/>
          <w:noProof/>
        </w:rPr>
        <w:t xml:space="preserve"> et al.</w:t>
      </w:r>
      <w:r w:rsidR="00750294">
        <w:rPr>
          <w:noProof/>
        </w:rPr>
        <w:t xml:space="preserve"> 2014, Robinson</w:t>
      </w:r>
      <w:r w:rsidR="00750294" w:rsidRPr="00750294">
        <w:rPr>
          <w:i/>
          <w:noProof/>
        </w:rPr>
        <w:t xml:space="preserve"> et al.</w:t>
      </w:r>
      <w:r w:rsidR="00750294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 xml:space="preserve">, radiation, chemo- and androgen deprivation therapies, the metastatic form faces limited treatment options.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exosome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LC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070872">
        <w:instrText xml:space="preserve"> ADDIN EN.CITE </w:instrTex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LC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070872">
        <w:instrText xml:space="preserve"> ADDIN EN.CITE.DATA </w:instrText>
      </w:r>
      <w:r w:rsidR="00070872">
        <w:fldChar w:fldCharType="end"/>
      </w:r>
      <w:r w:rsidR="00070872">
        <w:fldChar w:fldCharType="separate"/>
      </w:r>
      <w:r w:rsidR="00070872">
        <w:rPr>
          <w:noProof/>
        </w:rPr>
        <w:t>(Inder</w:t>
      </w:r>
      <w:r w:rsidR="00070872" w:rsidRPr="00070872">
        <w:rPr>
          <w:i/>
          <w:noProof/>
        </w:rPr>
        <w:t xml:space="preserve"> et al.</w:t>
      </w:r>
      <w:r w:rsidR="00070872">
        <w:rPr>
          <w:noProof/>
        </w:rPr>
        <w:t xml:space="preserve"> 2012, Moon</w:t>
      </w:r>
      <w:r w:rsidR="00070872" w:rsidRPr="00070872">
        <w:rPr>
          <w:i/>
          <w:noProof/>
        </w:rPr>
        <w:t xml:space="preserve"> et al.</w:t>
      </w:r>
      <w:r w:rsidR="0007087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0F65B1DE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Gu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exosomes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Minciacchi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88196B">
        <w:t>. As t</w:t>
      </w:r>
      <w:r w:rsidR="00230E0A">
        <w:t>he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s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22483D">
        <w:instrText xml:space="preserve"> ADDIN EN.CITE </w:instrText>
      </w:r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s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22483D">
        <w:instrText xml:space="preserve"> ADDIN EN.CITE.DATA </w:instrText>
      </w:r>
      <w:r w:rsidR="0022483D">
        <w:fldChar w:fldCharType="end"/>
      </w:r>
      <w:r w:rsidR="0022483D">
        <w:fldChar w:fldCharType="separate"/>
      </w:r>
      <w:r w:rsidR="0022483D">
        <w:rPr>
          <w:noProof/>
        </w:rPr>
        <w:t>(Hailstones</w:t>
      </w:r>
      <w:r w:rsidR="0022483D" w:rsidRPr="0022483D">
        <w:rPr>
          <w:i/>
          <w:noProof/>
        </w:rPr>
        <w:t xml:space="preserve"> et al.</w:t>
      </w:r>
      <w:r w:rsidR="0022483D">
        <w:rPr>
          <w:noProof/>
        </w:rPr>
        <w:t xml:space="preserve"> 1998, Tan</w:t>
      </w:r>
      <w:r w:rsidR="0022483D" w:rsidRPr="0022483D">
        <w:rPr>
          <w:i/>
          <w:noProof/>
        </w:rPr>
        <w:t xml:space="preserve"> et al.</w:t>
      </w:r>
      <w:r w:rsidR="0022483D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Furthermore, </w:t>
      </w:r>
      <w:r w:rsidR="00DC48EB">
        <w:t>recent</w:t>
      </w:r>
      <w:r w:rsidR="00517CFE">
        <w:t xml:space="preserve"> studies investigating this interaction had revealed a significant change in the </w:t>
      </w:r>
      <w:proofErr w:type="spellStart"/>
      <w:r w:rsidR="00517CFE">
        <w:t>exosomal</w:t>
      </w:r>
      <w:proofErr w:type="spellEnd"/>
      <w:r w:rsidR="00517CFE">
        <w:t xml:space="preserve"> contents depending on the </w:t>
      </w:r>
      <w:proofErr w:type="spellStart"/>
      <w:r w:rsidR="00517CFE">
        <w:t>cavin</w:t>
      </w:r>
      <w:proofErr w:type="spellEnd"/>
      <w:r w:rsidR="00517CFE">
        <w:t xml:space="preserve"> presence in </w:t>
      </w:r>
      <w:proofErr w:type="spellStart"/>
      <w:r w:rsidR="00517CFE">
        <w:t>caveolin</w:t>
      </w:r>
      <w:proofErr w:type="spellEnd"/>
      <w:r w:rsidR="00517CFE">
        <w:t xml:space="preserve"> containing </w:t>
      </w:r>
      <w:proofErr w:type="gramStart"/>
      <w:r w:rsidR="00517CFE">
        <w:t>cells</w:t>
      </w:r>
      <w:proofErr w:type="gramEnd"/>
      <w:r w:rsidR="00812B2B"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Inder</w:t>
      </w:r>
      <w:proofErr w:type="spellEnd"/>
      <w:r w:rsidR="00812B2B" w:rsidRPr="00812B2B">
        <w:rPr>
          <w:i/>
          <w:noProof/>
        </w:rPr>
        <w:t xml:space="preserve"> et al.</w:t>
      </w:r>
      <w:r w:rsidR="00812B2B">
        <w:rPr>
          <w:noProof/>
        </w:rPr>
        <w:t xml:space="preserve"> 2014)</w:t>
      </w:r>
      <w:r w:rsidR="00812B2B">
        <w:fldChar w:fldCharType="end"/>
      </w:r>
      <w:r w:rsidR="00DC48EB">
        <w:t xml:space="preserve">. This may indicate a cargo sorting role for this system. </w:t>
      </w:r>
      <w:r w:rsidR="00D1114B">
        <w:t>Cargo consists of</w:t>
      </w:r>
      <w:r w:rsidR="00E47A50">
        <w:t xml:space="preserve"> cytoplasmic material with selectively exported ribonucleic acids (RNA), proteins and lipids due loading mechanisms</w:t>
      </w:r>
      <w:r w:rsidR="00A957A5">
        <w:t xml:space="preserve"> with integral surface proteins</w:t>
      </w:r>
      <w:r w:rsidR="00E47A50">
        <w:t xml:space="preserve">.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243400DF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are integral membrane proteins that dictate the formation of </w:t>
      </w:r>
      <w:proofErr w:type="spellStart"/>
      <w:r>
        <w:t>caveolae</w:t>
      </w:r>
      <w:proofErr w:type="spellEnd"/>
      <w:r w:rsidR="002000EE">
        <w:t xml:space="preserve"> by </w:t>
      </w:r>
      <w:r w:rsidR="002000EE" w:rsidRPr="002000EE">
        <w:rPr>
          <w:color w:val="FF0000"/>
        </w:rPr>
        <w:t xml:space="preserve">blah </w:t>
      </w:r>
      <w:proofErr w:type="spellStart"/>
      <w:r w:rsidR="002000EE" w:rsidRPr="002000EE">
        <w:rPr>
          <w:color w:val="FF0000"/>
        </w:rPr>
        <w:t>blah</w:t>
      </w:r>
      <w:proofErr w:type="spellEnd"/>
      <w:r w:rsidR="002000EE" w:rsidRPr="002000EE">
        <w:rPr>
          <w:color w:val="FF0000"/>
        </w:rPr>
        <w:t xml:space="preserve"> </w:t>
      </w:r>
      <w:proofErr w:type="spellStart"/>
      <w:r w:rsidR="002000EE" w:rsidRPr="002000EE">
        <w:rPr>
          <w:color w:val="FF0000"/>
        </w:rPr>
        <w:t>blah</w:t>
      </w:r>
      <w:proofErr w:type="spellEnd"/>
      <w:r>
        <w:t xml:space="preserve">. </w:t>
      </w:r>
      <w:r w:rsidR="00BE364C">
        <w:t xml:space="preserve">The 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>2 are expressed in epithelial, endothelial and smooth 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through genetic ablation, causes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SwgR2FsYmlhdGk8c3R5bGUgZmFjZT0iaXRhbGljIj4gZXQgYWwu
PC9zdHlsZT4gMjAwMSw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003DFD">
        <w:instrText xml:space="preserve"> ADDIN EN.CITE </w:instrText>
      </w:r>
      <w:r w:rsidR="00003DFD">
        <w:fldChar w:fldCharType="begin">
          <w:fldData xml:space="preserve">PEVuZE5vdGU+PENpdGU+PEF1dGhvcj5SYXphbmk8L0F1dGhvcj48WWVhcj4yMDAxPC9ZZWFyPjxS
ZWNOdW0+Mjg8L1JlY051bT48RGlzcGxheVRleHQ+KERyYWI8c3R5bGUgZmFjZT0iaXRhbGljIj4g
ZXQgYWwuPC9zdHlsZT4gMjAwMSwgR2FsYmlhdGk8c3R5bGUgZmFjZT0iaXRhbGljIj4gZXQgYWwu
PC9zdHlsZT4gMjAwMSw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003DFD">
        <w:instrText xml:space="preserve"> ADDIN EN.CITE.DATA </w:instrText>
      </w:r>
      <w:r w:rsidR="00003DFD">
        <w:fldChar w:fldCharType="end"/>
      </w:r>
      <w:r w:rsidR="00E311F0">
        <w:fldChar w:fldCharType="separate"/>
      </w:r>
      <w:r w:rsidR="00003DFD">
        <w:rPr>
          <w:noProof/>
        </w:rPr>
        <w:t>(Drab</w:t>
      </w:r>
      <w:r w:rsidR="00003DFD" w:rsidRPr="00003DFD">
        <w:rPr>
          <w:i/>
          <w:noProof/>
        </w:rPr>
        <w:t xml:space="preserve"> et al.</w:t>
      </w:r>
      <w:r w:rsidR="00003DFD">
        <w:rPr>
          <w:noProof/>
        </w:rPr>
        <w:t xml:space="preserve"> 2001, Galbiati</w:t>
      </w:r>
      <w:r w:rsidR="00003DFD" w:rsidRPr="00003DFD">
        <w:rPr>
          <w:i/>
          <w:noProof/>
        </w:rPr>
        <w:t xml:space="preserve"> et al.</w:t>
      </w:r>
      <w:r w:rsidR="00003DFD">
        <w:rPr>
          <w:noProof/>
        </w:rPr>
        <w:t xml:space="preserve"> 2001, Razani</w:t>
      </w:r>
      <w:r w:rsidR="00003DFD" w:rsidRPr="00003DFD">
        <w:rPr>
          <w:i/>
          <w:noProof/>
        </w:rPr>
        <w:t xml:space="preserve"> et al.</w:t>
      </w:r>
      <w:r w:rsidR="00003DFD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0"/>
      <w:r w:rsidR="00DC48EB">
        <w:t>activity</w:t>
      </w:r>
      <w:commentRangeEnd w:id="0"/>
      <w:r w:rsidR="002C48C6">
        <w:rPr>
          <w:rStyle w:val="CommentReference"/>
        </w:rPr>
        <w:commentReference w:id="0"/>
      </w:r>
      <w:r w:rsidR="00DC48EB">
        <w:t>.</w:t>
      </w:r>
      <w:bookmarkStart w:id="1" w:name="_GoBack"/>
      <w:bookmarkEnd w:id="1"/>
    </w:p>
    <w:p w14:paraId="731CA885" w14:textId="77777777" w:rsidR="00506545" w:rsidRDefault="00506545" w:rsidP="00506545">
      <w:pPr>
        <w:pStyle w:val="NoSpacing"/>
        <w:ind w:firstLine="142"/>
      </w:pPr>
      <w:proofErr w:type="spellStart"/>
      <w:r>
        <w:lastRenderedPageBreak/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 xml:space="preserve">Similarly, </w:t>
      </w:r>
      <w:r w:rsidR="004417B6" w:rsidRPr="00340BDC">
        <w:rPr>
          <w:color w:val="FF0000"/>
        </w:rPr>
        <w:t>some</w:t>
      </w:r>
      <w:r w:rsidR="004417B6">
        <w:t xml:space="preserve"> oesophageal, breast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4417B6">
        <w:t>.</w:t>
      </w:r>
      <w:r w:rsidR="004C2BBD">
        <w:t xml:space="preserve"> The mechanism in which this occurs is said to be due to the CAV1 direct interaction with G-proteins involved with cellular replication and differentiation. </w:t>
      </w:r>
      <w:r w:rsidR="008346F3">
        <w:t xml:space="preserve">In contrast, </w:t>
      </w:r>
      <w:r w:rsidR="008346F3" w:rsidRPr="004C2BBD">
        <w:rPr>
          <w:color w:val="FF0000"/>
        </w:rPr>
        <w:t>some</w:t>
      </w:r>
      <w:r w:rsidR="008346F3">
        <w:t xml:space="preserve"> breast and pancreatic cancers revealed a tumour suppressor function where CAV1 deficiency promotes MAPK and PI3K signalling to induce growth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2D79F506" w14:textId="77777777" w:rsidR="00506545" w:rsidRPr="004417B6" w:rsidRDefault="004417B6" w:rsidP="00721EDB">
      <w:pPr>
        <w:pStyle w:val="NoSpacing"/>
        <w:ind w:firstLine="142"/>
        <w:rPr>
          <w:color w:val="FF0000"/>
        </w:rPr>
      </w:pPr>
      <w:r>
        <w:rPr>
          <w:color w:val="FF0000"/>
        </w:rPr>
        <w:t>^^</w:t>
      </w:r>
      <w:r w:rsidRPr="004417B6">
        <w:rPr>
          <w:color w:val="FF0000"/>
        </w:rPr>
        <w:t xml:space="preserve">Total of </w:t>
      </w:r>
      <w:r w:rsidR="000B22E7">
        <w:rPr>
          <w:color w:val="FF0000"/>
        </w:rPr>
        <w:t>821</w:t>
      </w:r>
      <w:r w:rsidRPr="004417B6">
        <w:rPr>
          <w:color w:val="FF0000"/>
        </w:rPr>
        <w:t xml:space="preserve"> words thus far (</w:t>
      </w:r>
      <w:r>
        <w:rPr>
          <w:color w:val="FF0000"/>
        </w:rPr>
        <w:t>no references yet</w:t>
      </w:r>
      <w:r w:rsidRPr="004417B6">
        <w:rPr>
          <w:color w:val="FF0000"/>
        </w:rPr>
        <w:t>)</w:t>
      </w:r>
      <w:r>
        <w:rPr>
          <w:color w:val="FF0000"/>
        </w:rPr>
        <w:t>.</w:t>
      </w:r>
      <w:r w:rsidR="006E2A06" w:rsidRPr="006E2A06">
        <w:t xml:space="preserve"> </w:t>
      </w:r>
      <w:r w:rsidR="006E2A06">
        <w:rPr>
          <w:rStyle w:val="doi"/>
        </w:rPr>
        <w:t>doi:10.1038/nrurol.2013.168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oligomeric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777777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E86B3E" w:rsidRPr="00E86B3E">
        <w:rPr>
          <w:color w:val="FF0000"/>
        </w:rPr>
        <w:t>. PUT IN EVIDENCE.</w:t>
      </w:r>
      <w:r w:rsidR="00E86B3E">
        <w:t xml:space="preserve"> This may indicate that cavin-2 recruit differential signalling</w:t>
      </w:r>
      <w:r w:rsidR="00F111A3">
        <w:t xml:space="preserve"> compared</w:t>
      </w:r>
      <w:r w:rsidR="00E86B3E">
        <w:t xml:space="preserve"> to cavin-1 </w:t>
      </w:r>
      <w:proofErr w:type="spellStart"/>
      <w:r w:rsidR="00771D5F">
        <w:t>homomeric</w:t>
      </w:r>
      <w:proofErr w:type="spellEnd"/>
      <w:r w:rsidR="00771D5F">
        <w:t xml:space="preserve"> </w:t>
      </w:r>
      <w:r w:rsidR="00F111A3">
        <w:t>complexes</w:t>
      </w:r>
      <w:r w:rsidR="00E86B3E">
        <w:t xml:space="preserve"> due to this change in morphology. Additionally, cavin-3 has been associated with</w:t>
      </w:r>
      <w:r w:rsidR="00BE1384">
        <w:t xml:space="preserve"> </w:t>
      </w:r>
      <w:r w:rsidR="00340BDC">
        <w:t>internalisation and trafficking by further knockdown and ectopic expression studies.</w:t>
      </w:r>
      <w:r w:rsidR="00F71F0A">
        <w:t xml:space="preserve"> </w:t>
      </w:r>
      <w:r w:rsidR="008228FE">
        <w:t xml:space="preserve">Again, due to the secondary function of cavin-3 in </w:t>
      </w:r>
      <w:proofErr w:type="spellStart"/>
      <w:r w:rsidR="008228FE">
        <w:t>cavin</w:t>
      </w:r>
      <w:proofErr w:type="spellEnd"/>
      <w:r w:rsidR="008228FE">
        <w:t xml:space="preserve"> complexes, it is likely that its activity facilitates a currently uncharacterised pathway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498F3EE5" w14:textId="77777777" w:rsidR="00A17F0B" w:rsidRDefault="00A53DE8" w:rsidP="00F52B8E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>. Similarly, cavin-2 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F52B8E">
        <w:t xml:space="preserve">Cavin-3 overexpression, too, limited </w:t>
      </w:r>
      <w:r w:rsidR="00C87D4A">
        <w:t>tumorigenesis</w:t>
      </w:r>
      <w:r w:rsidR="00F52B8E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>, this 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0A7C8CFD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CB5403">
        <w:rPr>
          <w:color w:val="FF0000"/>
        </w:rPr>
        <w:t>5</w:t>
      </w:r>
      <w:r w:rsidR="00FF3B47">
        <w:rPr>
          <w:color w:val="FF0000"/>
        </w:rPr>
        <w:t>2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lastRenderedPageBreak/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miRNAs: 200w</w:t>
      </w:r>
      <w:r w:rsidR="00A957A5">
        <w:t xml:space="preserve"> </w:t>
      </w:r>
    </w:p>
    <w:p w14:paraId="1303F4FC" w14:textId="77777777" w:rsidR="00955575" w:rsidRDefault="009E2B62" w:rsidP="00955575">
      <w:pPr>
        <w:pStyle w:val="NoSpacing"/>
        <w:ind w:firstLine="142"/>
      </w:pPr>
      <w:r>
        <w:t xml:space="preserve">Include evidence that miRNA148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FDF6D6B" w:rsidR="00576229" w:rsidRDefault="008A7C7E" w:rsidP="00955575">
      <w:pPr>
        <w:pStyle w:val="NoSpacing"/>
        <w:ind w:firstLine="142"/>
      </w:pPr>
      <w:r>
        <w:t xml:space="preserve">This project will assess the hypothesis that miRNAs are selectively exported via exosomes, and that </w:t>
      </w:r>
      <w:proofErr w:type="spellStart"/>
      <w:r>
        <w:t>cavin</w:t>
      </w:r>
      <w:proofErr w:type="spellEnd"/>
      <w:r>
        <w:t xml:space="preserve"> family members are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miRNAs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the </w:t>
      </w:r>
      <w:proofErr w:type="spellStart"/>
      <w:r w:rsidR="0005701C">
        <w:t>cavins</w:t>
      </w:r>
      <w:proofErr w:type="spellEnd"/>
      <w:r w:rsidR="0005701C">
        <w:t xml:space="preserve">,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77777777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exosomes</w:t>
      </w:r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3CF08653" w14:textId="77777777" w:rsidR="008C051B" w:rsidRDefault="00B70DC4" w:rsidP="00AC5F20">
      <w:pPr>
        <w:pStyle w:val="NoSpacing"/>
      </w:pPr>
      <w:r>
        <w:t xml:space="preserve">Cell type: 200wds, Explain basic set up, why we use PC3 cells and HEK. And expected </w:t>
      </w:r>
      <w:proofErr w:type="spellStart"/>
      <w:r>
        <w:t>outcoes</w:t>
      </w:r>
      <w:proofErr w:type="spellEnd"/>
      <w:r>
        <w:t xml:space="preserve">. </w:t>
      </w:r>
    </w:p>
    <w:p w14:paraId="725DFDE8" w14:textId="77777777" w:rsidR="00B70DC4" w:rsidRDefault="00B70DC4" w:rsidP="00AC5F20">
      <w:pPr>
        <w:pStyle w:val="NoSpacing"/>
      </w:pPr>
      <w:r>
        <w:t xml:space="preserve">Aim 1: </w:t>
      </w:r>
      <w:r w:rsidR="00DF03D2">
        <w:t xml:space="preserve">300wds, </w:t>
      </w:r>
      <w:proofErr w:type="gramStart"/>
      <w:r>
        <w:t>Which</w:t>
      </w:r>
      <w:proofErr w:type="gramEnd"/>
      <w:r>
        <w:t xml:space="preserve"> miRNAs are selectively exported? Mention that this is completely bioinformatics. Go through set up for miRNA-</w:t>
      </w:r>
      <w:proofErr w:type="spellStart"/>
      <w:r>
        <w:t>seq</w:t>
      </w:r>
      <w:proofErr w:type="spellEnd"/>
      <w:r>
        <w:t xml:space="preserve"> data. Which packages will be using and what they do and what </w:t>
      </w:r>
      <w:proofErr w:type="spellStart"/>
      <w:r>
        <w:t>youre</w:t>
      </w:r>
      <w:proofErr w:type="spellEnd"/>
      <w:r>
        <w:t xml:space="preserve"> hoping to get out of </w:t>
      </w:r>
      <w:proofErr w:type="gramStart"/>
      <w:r>
        <w:t>it.</w:t>
      </w:r>
      <w:proofErr w:type="gramEnd"/>
      <w:r>
        <w:t xml:space="preserve"> Validation of </w:t>
      </w:r>
      <w:proofErr w:type="spellStart"/>
      <w:r>
        <w:t>resuts</w:t>
      </w:r>
      <w:proofErr w:type="spellEnd"/>
      <w:r>
        <w:t xml:space="preserve"> by </w:t>
      </w:r>
      <w:proofErr w:type="spellStart"/>
      <w:r>
        <w:t>rt-qpcr</w:t>
      </w:r>
      <w:proofErr w:type="spellEnd"/>
      <w:r>
        <w:t xml:space="preserve">. </w:t>
      </w:r>
    </w:p>
    <w:p w14:paraId="1AE2B2BB" w14:textId="77777777" w:rsidR="00B70DC4" w:rsidRDefault="00B70DC4" w:rsidP="00AC5F20">
      <w:pPr>
        <w:pStyle w:val="NoSpacing"/>
      </w:pPr>
      <w:r>
        <w:t xml:space="preserve">Aim 2: </w:t>
      </w:r>
      <w:r w:rsidR="00DF03D2">
        <w:t xml:space="preserve">300wds, </w:t>
      </w:r>
      <w:r>
        <w:t xml:space="preserve">bioinformatics again. Using pickle prediction file to make lists of interaction partners </w:t>
      </w:r>
      <w:proofErr w:type="spellStart"/>
      <w:r>
        <w:t>incding</w:t>
      </w:r>
      <w:proofErr w:type="spellEnd"/>
      <w:r>
        <w:t xml:space="preserve"> rationale. Run </w:t>
      </w:r>
      <w:r w:rsidR="00545C0D">
        <w:t>that with</w:t>
      </w:r>
      <w:r>
        <w:t xml:space="preserve"> expression data collected to find if </w:t>
      </w:r>
      <w:proofErr w:type="spellStart"/>
      <w:r>
        <w:t>predcted</w:t>
      </w:r>
      <w:proofErr w:type="spellEnd"/>
      <w:r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p w14:paraId="2BF53388" w14:textId="77777777" w:rsidR="00750294" w:rsidRDefault="00750294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656281DA" w14:textId="77777777" w:rsidR="00EE38D8" w:rsidRPr="00EE38D8" w:rsidRDefault="00325E0B" w:rsidP="00EE38D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E38D8" w:rsidRPr="00EE38D8">
        <w:t xml:space="preserve">Bosch, M., et al. (2011). "Mitochondrial Cholesterol: A Connection Between Caveolin, Metabolism, and Disease." </w:t>
      </w:r>
      <w:r w:rsidR="00EE38D8" w:rsidRPr="00EE38D8">
        <w:rPr>
          <w:u w:val="single"/>
        </w:rPr>
        <w:t>Traffic</w:t>
      </w:r>
      <w:r w:rsidR="00EE38D8" w:rsidRPr="00EE38D8">
        <w:t xml:space="preserve"> </w:t>
      </w:r>
      <w:r w:rsidR="00EE38D8" w:rsidRPr="00EE38D8">
        <w:rPr>
          <w:b/>
        </w:rPr>
        <w:t>12</w:t>
      </w:r>
      <w:r w:rsidR="00EE38D8" w:rsidRPr="00EE38D8">
        <w:t>(11): 1483-1489.</w:t>
      </w:r>
    </w:p>
    <w:p w14:paraId="52F1CD84" w14:textId="77777777" w:rsidR="00EE38D8" w:rsidRPr="00EE38D8" w:rsidRDefault="00EE38D8" w:rsidP="00EE38D8">
      <w:pPr>
        <w:pStyle w:val="EndNoteBibliography"/>
        <w:spacing w:after="0"/>
      </w:pPr>
    </w:p>
    <w:p w14:paraId="3FA42AC4" w14:textId="77777777" w:rsidR="00EE38D8" w:rsidRPr="00EE38D8" w:rsidRDefault="00EE38D8" w:rsidP="00EE38D8">
      <w:pPr>
        <w:pStyle w:val="EndNoteBibliography"/>
      </w:pPr>
      <w:r w:rsidRPr="00EE38D8">
        <w:t xml:space="preserve">Compagno, D., et al. (2014). "Glycans and galectins in prostate cancer biology, angiogenesis and metastasis." </w:t>
      </w:r>
      <w:r w:rsidRPr="00EE38D8">
        <w:rPr>
          <w:u w:val="single"/>
        </w:rPr>
        <w:t>Glycobiology</w:t>
      </w:r>
      <w:r w:rsidRPr="00EE38D8">
        <w:t xml:space="preserve"> </w:t>
      </w:r>
      <w:r w:rsidRPr="00EE38D8">
        <w:rPr>
          <w:b/>
        </w:rPr>
        <w:t>24</w:t>
      </w:r>
      <w:r w:rsidRPr="00EE38D8">
        <w:t>(10): 899-906.</w:t>
      </w:r>
    </w:p>
    <w:p w14:paraId="3CA89EDA" w14:textId="77777777" w:rsidR="00EE38D8" w:rsidRPr="00EE38D8" w:rsidRDefault="00EE38D8" w:rsidP="00EE38D8">
      <w:pPr>
        <w:pStyle w:val="EndNoteBibliography"/>
        <w:spacing w:after="0"/>
      </w:pPr>
    </w:p>
    <w:p w14:paraId="3BCFA4E6" w14:textId="77777777" w:rsidR="00EE38D8" w:rsidRPr="00EE38D8" w:rsidRDefault="00EE38D8" w:rsidP="00EE38D8">
      <w:pPr>
        <w:pStyle w:val="EndNoteBibliography"/>
      </w:pPr>
      <w:r w:rsidRPr="00EE38D8">
        <w:t xml:space="preserve">De Toro, J., et al. (2015). "Emerging roles of exosomes in normal and pathological conditions: new insights for diagnosis and therapeutic applications." </w:t>
      </w:r>
      <w:r w:rsidRPr="00EE38D8">
        <w:rPr>
          <w:u w:val="single"/>
        </w:rPr>
        <w:t>Front Immunol</w:t>
      </w:r>
      <w:r w:rsidRPr="00EE38D8">
        <w:t xml:space="preserve"> </w:t>
      </w:r>
      <w:r w:rsidRPr="00EE38D8">
        <w:rPr>
          <w:b/>
        </w:rPr>
        <w:t>6</w:t>
      </w:r>
      <w:r w:rsidRPr="00EE38D8">
        <w:t>: 203.</w:t>
      </w:r>
    </w:p>
    <w:p w14:paraId="1E4612B0" w14:textId="77777777" w:rsidR="00EE38D8" w:rsidRPr="00EE38D8" w:rsidRDefault="00EE38D8" w:rsidP="00EE38D8">
      <w:pPr>
        <w:pStyle w:val="EndNoteBibliography"/>
        <w:spacing w:after="0"/>
      </w:pPr>
    </w:p>
    <w:p w14:paraId="5BC99226" w14:textId="77777777" w:rsidR="00EE38D8" w:rsidRPr="00EE38D8" w:rsidRDefault="00EE38D8" w:rsidP="00EE38D8">
      <w:pPr>
        <w:pStyle w:val="EndNoteBibliography"/>
      </w:pPr>
      <w:r w:rsidRPr="00EE38D8">
        <w:t xml:space="preserve">Drab, M., et al. (2001). "Loss of Caveolae, Vascular Dysfunction, and Pulmonary Defects in Caveolin-1 Gene-Disrupted Mice." </w:t>
      </w:r>
      <w:r w:rsidRPr="00EE38D8">
        <w:rPr>
          <w:u w:val="single"/>
        </w:rPr>
        <w:t>Science</w:t>
      </w:r>
      <w:r w:rsidRPr="00EE38D8">
        <w:t xml:space="preserve"> </w:t>
      </w:r>
      <w:r w:rsidRPr="00EE38D8">
        <w:rPr>
          <w:b/>
        </w:rPr>
        <w:t>293</w:t>
      </w:r>
      <w:r w:rsidRPr="00EE38D8">
        <w:t>(5539): 2449-2452.</w:t>
      </w:r>
    </w:p>
    <w:p w14:paraId="03116B64" w14:textId="77777777" w:rsidR="00EE38D8" w:rsidRPr="00EE38D8" w:rsidRDefault="00EE38D8" w:rsidP="00EE38D8">
      <w:pPr>
        <w:pStyle w:val="EndNoteBibliography"/>
        <w:spacing w:after="0"/>
      </w:pPr>
    </w:p>
    <w:p w14:paraId="63226C45" w14:textId="77777777" w:rsidR="00EE38D8" w:rsidRPr="00EE38D8" w:rsidRDefault="00EE38D8" w:rsidP="00EE38D8">
      <w:pPr>
        <w:pStyle w:val="EndNoteBibliography"/>
      </w:pPr>
      <w:r w:rsidRPr="00EE38D8">
        <w:t xml:space="preserve">Fra, A. M., et al. (1995). "De novo formation of caveolae in lymphocytes by expression of VIP21-caveolin." </w:t>
      </w:r>
      <w:r w:rsidRPr="00EE38D8">
        <w:rPr>
          <w:u w:val="single"/>
        </w:rPr>
        <w:t>Proceedings of the National Academy of Sciences of the United States of America</w:t>
      </w:r>
      <w:r w:rsidRPr="00EE38D8">
        <w:t xml:space="preserve"> </w:t>
      </w:r>
      <w:r w:rsidRPr="00EE38D8">
        <w:rPr>
          <w:b/>
        </w:rPr>
        <w:t>92</w:t>
      </w:r>
      <w:r w:rsidRPr="00EE38D8">
        <w:t>(19): 8655-8659.</w:t>
      </w:r>
    </w:p>
    <w:p w14:paraId="385F07DE" w14:textId="77777777" w:rsidR="00EE38D8" w:rsidRPr="00EE38D8" w:rsidRDefault="00EE38D8" w:rsidP="00EE38D8">
      <w:pPr>
        <w:pStyle w:val="EndNoteBibliography"/>
        <w:spacing w:after="0"/>
      </w:pPr>
    </w:p>
    <w:p w14:paraId="5F202EE2" w14:textId="77777777" w:rsidR="00EE38D8" w:rsidRPr="00EE38D8" w:rsidRDefault="00EE38D8" w:rsidP="00EE38D8">
      <w:pPr>
        <w:pStyle w:val="EndNoteBibliography"/>
      </w:pPr>
      <w:r w:rsidRPr="00EE38D8">
        <w:t xml:space="preserve">Galbiati, F., et al. (2001). "Caveolin-3 Null Mice Show a Loss of Caveolae, Changes in the Microdomain Distribution of the Dystrophin-Glycoprotein Complex, and T-tubule Abnormalities." </w:t>
      </w:r>
      <w:r w:rsidRPr="00EE38D8">
        <w:rPr>
          <w:u w:val="single"/>
        </w:rPr>
        <w:t>Journal of Biological Chemistry</w:t>
      </w:r>
      <w:r w:rsidRPr="00EE38D8">
        <w:t xml:space="preserve"> </w:t>
      </w:r>
      <w:r w:rsidRPr="00EE38D8">
        <w:rPr>
          <w:b/>
        </w:rPr>
        <w:t>276</w:t>
      </w:r>
      <w:r w:rsidRPr="00EE38D8">
        <w:t>(24): 21425-21433.</w:t>
      </w:r>
    </w:p>
    <w:p w14:paraId="32D796D2" w14:textId="77777777" w:rsidR="00EE38D8" w:rsidRPr="00EE38D8" w:rsidRDefault="00EE38D8" w:rsidP="00EE38D8">
      <w:pPr>
        <w:pStyle w:val="EndNoteBibliography"/>
        <w:spacing w:after="0"/>
      </w:pPr>
    </w:p>
    <w:p w14:paraId="0D1556C4" w14:textId="77777777" w:rsidR="00EE38D8" w:rsidRPr="00EE38D8" w:rsidRDefault="00EE38D8" w:rsidP="00EE38D8">
      <w:pPr>
        <w:pStyle w:val="EndNoteBibliography"/>
      </w:pPr>
      <w:r w:rsidRPr="00EE38D8">
        <w:t xml:space="preserve">Gu, H., et al. (2014). "Exosomes Biogenesis and Potentials in Disease Diagnosis and Drug Delivery." </w:t>
      </w:r>
      <w:r w:rsidRPr="00EE38D8">
        <w:rPr>
          <w:u w:val="single"/>
        </w:rPr>
        <w:t>Nano LIFE</w:t>
      </w:r>
      <w:r w:rsidRPr="00EE38D8">
        <w:t xml:space="preserve"> </w:t>
      </w:r>
      <w:r w:rsidRPr="00EE38D8">
        <w:rPr>
          <w:b/>
        </w:rPr>
        <w:t>04</w:t>
      </w:r>
      <w:r w:rsidRPr="00EE38D8">
        <w:t>(04): 1441017.</w:t>
      </w:r>
    </w:p>
    <w:p w14:paraId="6B9B8F60" w14:textId="77777777" w:rsidR="00EE38D8" w:rsidRPr="00EE38D8" w:rsidRDefault="00EE38D8" w:rsidP="00EE38D8">
      <w:pPr>
        <w:pStyle w:val="EndNoteBibliography"/>
        <w:spacing w:after="0"/>
      </w:pPr>
    </w:p>
    <w:p w14:paraId="761107A1" w14:textId="77777777" w:rsidR="00EE38D8" w:rsidRPr="00EE38D8" w:rsidRDefault="00EE38D8" w:rsidP="00EE38D8">
      <w:pPr>
        <w:pStyle w:val="EndNoteBibliography"/>
      </w:pPr>
      <w:r w:rsidRPr="00EE38D8">
        <w:t xml:space="preserve">Hailstones, D., et al. (1998). "Regulation of caveolin and caveolae by cholesterol in MDCK cells." </w:t>
      </w:r>
      <w:r w:rsidRPr="00EE38D8">
        <w:rPr>
          <w:u w:val="single"/>
        </w:rPr>
        <w:t>Journal of Lipid Research</w:t>
      </w:r>
      <w:r w:rsidRPr="00EE38D8">
        <w:t xml:space="preserve"> </w:t>
      </w:r>
      <w:r w:rsidRPr="00EE38D8">
        <w:rPr>
          <w:b/>
        </w:rPr>
        <w:t>39</w:t>
      </w:r>
      <w:r w:rsidRPr="00EE38D8">
        <w:t>(2): 369-379.</w:t>
      </w:r>
    </w:p>
    <w:p w14:paraId="779A464E" w14:textId="77777777" w:rsidR="00EE38D8" w:rsidRPr="00EE38D8" w:rsidRDefault="00EE38D8" w:rsidP="00EE38D8">
      <w:pPr>
        <w:pStyle w:val="EndNoteBibliography"/>
        <w:spacing w:after="0"/>
      </w:pPr>
    </w:p>
    <w:p w14:paraId="24255006" w14:textId="77777777" w:rsidR="00EE38D8" w:rsidRPr="00EE38D8" w:rsidRDefault="00EE38D8" w:rsidP="00EE38D8">
      <w:pPr>
        <w:pStyle w:val="EndNoteBibliography"/>
      </w:pPr>
      <w:r w:rsidRPr="00EE38D8">
        <w:t xml:space="preserve">Hill, M. M., et al. (2008). "PTRF-Cavin, a Conserved Cytoplasmic Protein Required for Caveola Formation and Function." </w:t>
      </w:r>
      <w:r w:rsidRPr="00EE38D8">
        <w:rPr>
          <w:u w:val="single"/>
        </w:rPr>
        <w:t>Cell</w:t>
      </w:r>
      <w:r w:rsidRPr="00EE38D8">
        <w:t xml:space="preserve"> </w:t>
      </w:r>
      <w:r w:rsidRPr="00EE38D8">
        <w:rPr>
          <w:b/>
        </w:rPr>
        <w:t>132</w:t>
      </w:r>
      <w:r w:rsidRPr="00EE38D8">
        <w:t>(1): 113-124.</w:t>
      </w:r>
    </w:p>
    <w:p w14:paraId="13E5C427" w14:textId="77777777" w:rsidR="00EE38D8" w:rsidRPr="00EE38D8" w:rsidRDefault="00EE38D8" w:rsidP="00EE38D8">
      <w:pPr>
        <w:pStyle w:val="EndNoteBibliography"/>
        <w:spacing w:after="0"/>
      </w:pPr>
    </w:p>
    <w:p w14:paraId="06D9AEE5" w14:textId="77777777" w:rsidR="00EE38D8" w:rsidRPr="00EE38D8" w:rsidRDefault="00EE38D8" w:rsidP="00EE38D8">
      <w:pPr>
        <w:pStyle w:val="EndNoteBibliography"/>
      </w:pPr>
      <w:r w:rsidRPr="00EE38D8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EE38D8">
        <w:rPr>
          <w:u w:val="single"/>
        </w:rPr>
        <w:t>J Extracell Vesicles</w:t>
      </w:r>
      <w:r w:rsidRPr="00EE38D8">
        <w:t xml:space="preserve"> </w:t>
      </w:r>
      <w:r w:rsidRPr="00EE38D8">
        <w:rPr>
          <w:b/>
        </w:rPr>
        <w:t>3</w:t>
      </w:r>
      <w:r w:rsidRPr="00EE38D8">
        <w:t>.</w:t>
      </w:r>
    </w:p>
    <w:p w14:paraId="5BCE3F57" w14:textId="77777777" w:rsidR="00EE38D8" w:rsidRPr="00EE38D8" w:rsidRDefault="00EE38D8" w:rsidP="00EE38D8">
      <w:pPr>
        <w:pStyle w:val="EndNoteBibliography"/>
        <w:spacing w:after="0"/>
      </w:pPr>
    </w:p>
    <w:p w14:paraId="22F2CFB6" w14:textId="77777777" w:rsidR="00EE38D8" w:rsidRPr="00EE38D8" w:rsidRDefault="00EE38D8" w:rsidP="00EE38D8">
      <w:pPr>
        <w:pStyle w:val="EndNoteBibliography"/>
      </w:pPr>
      <w:r w:rsidRPr="00EE38D8">
        <w:t xml:space="preserve">Inder, K. L., et al. (2012). "Expression of PTRF in PC-3 Cells modulates cholesterol dynamics and the actin cytoskeleton impacting secretion pathways." </w:t>
      </w:r>
      <w:r w:rsidRPr="00EE38D8">
        <w:rPr>
          <w:u w:val="single"/>
        </w:rPr>
        <w:t>Mol Cell Proteomics</w:t>
      </w:r>
      <w:r w:rsidRPr="00EE38D8">
        <w:t xml:space="preserve"> </w:t>
      </w:r>
      <w:r w:rsidRPr="00EE38D8">
        <w:rPr>
          <w:b/>
        </w:rPr>
        <w:t>11</w:t>
      </w:r>
      <w:r w:rsidRPr="00EE38D8">
        <w:t>(2): M111.012245.</w:t>
      </w:r>
    </w:p>
    <w:p w14:paraId="0C55D20D" w14:textId="77777777" w:rsidR="00EE38D8" w:rsidRPr="00EE38D8" w:rsidRDefault="00EE38D8" w:rsidP="00EE38D8">
      <w:pPr>
        <w:pStyle w:val="EndNoteBibliography"/>
        <w:spacing w:after="0"/>
      </w:pPr>
    </w:p>
    <w:p w14:paraId="0F0360EA" w14:textId="77777777" w:rsidR="00EE38D8" w:rsidRPr="00EE38D8" w:rsidRDefault="00EE38D8" w:rsidP="00EE38D8">
      <w:pPr>
        <w:pStyle w:val="EndNoteBibliography"/>
      </w:pPr>
      <w:r w:rsidRPr="00EE38D8">
        <w:t xml:space="preserve">Minciacchi, V. R., et al. (2015). "Extracellular Vesicles in Cancer: Exosomes, Microvesicles and the Emerging Role of Large Oncosomes." </w:t>
      </w:r>
      <w:r w:rsidRPr="00EE38D8">
        <w:rPr>
          <w:u w:val="single"/>
        </w:rPr>
        <w:t>Seminars in cell &amp; developmental biology</w:t>
      </w:r>
      <w:r w:rsidRPr="00EE38D8">
        <w:t xml:space="preserve"> </w:t>
      </w:r>
      <w:r w:rsidRPr="00EE38D8">
        <w:rPr>
          <w:b/>
        </w:rPr>
        <w:t>40</w:t>
      </w:r>
      <w:r w:rsidRPr="00EE38D8">
        <w:t>: 41-51.</w:t>
      </w:r>
    </w:p>
    <w:p w14:paraId="7912667C" w14:textId="77777777" w:rsidR="00EE38D8" w:rsidRPr="00EE38D8" w:rsidRDefault="00EE38D8" w:rsidP="00EE38D8">
      <w:pPr>
        <w:pStyle w:val="EndNoteBibliography"/>
        <w:spacing w:after="0"/>
      </w:pPr>
    </w:p>
    <w:p w14:paraId="6311CFB8" w14:textId="77777777" w:rsidR="00EE38D8" w:rsidRPr="00EE38D8" w:rsidRDefault="00EE38D8" w:rsidP="00EE38D8">
      <w:pPr>
        <w:pStyle w:val="EndNoteBibliography"/>
      </w:pPr>
      <w:r w:rsidRPr="00EE38D8">
        <w:t xml:space="preserve">Moon, H., et al. (2014). "PTRF/cavin-1 neutralizes non-caveolar caveolin-1 microdomains in prostate cancer." </w:t>
      </w:r>
      <w:r w:rsidRPr="00EE38D8">
        <w:rPr>
          <w:u w:val="single"/>
        </w:rPr>
        <w:t>Oncogene</w:t>
      </w:r>
      <w:r w:rsidRPr="00EE38D8">
        <w:t xml:space="preserve"> </w:t>
      </w:r>
      <w:r w:rsidRPr="00EE38D8">
        <w:rPr>
          <w:b/>
        </w:rPr>
        <w:t>33</w:t>
      </w:r>
      <w:r w:rsidRPr="00EE38D8">
        <w:t>(27): 3561-3570.</w:t>
      </w:r>
    </w:p>
    <w:p w14:paraId="5AAF5718" w14:textId="77777777" w:rsidR="00EE38D8" w:rsidRPr="00EE38D8" w:rsidRDefault="00EE38D8" w:rsidP="00EE38D8">
      <w:pPr>
        <w:pStyle w:val="EndNoteBibliography"/>
        <w:spacing w:after="0"/>
      </w:pPr>
    </w:p>
    <w:p w14:paraId="0566ACA0" w14:textId="77777777" w:rsidR="00EE38D8" w:rsidRPr="00EE38D8" w:rsidRDefault="00EE38D8" w:rsidP="00EE38D8">
      <w:pPr>
        <w:pStyle w:val="EndNoteBibliography"/>
      </w:pPr>
      <w:r w:rsidRPr="00EE38D8">
        <w:t xml:space="preserve">Nabi, I. R. (2009). "Cavin fever: regulating caveolae." </w:t>
      </w:r>
      <w:r w:rsidRPr="00EE38D8">
        <w:rPr>
          <w:u w:val="single"/>
        </w:rPr>
        <w:t>Nature Cell Biology</w:t>
      </w:r>
      <w:r w:rsidRPr="00EE38D8">
        <w:t xml:space="preserve"> </w:t>
      </w:r>
      <w:r w:rsidRPr="00EE38D8">
        <w:rPr>
          <w:b/>
        </w:rPr>
        <w:t>11</w:t>
      </w:r>
      <w:r w:rsidRPr="00EE38D8">
        <w:t>(7): 789-791.</w:t>
      </w:r>
    </w:p>
    <w:p w14:paraId="44DDEBB9" w14:textId="77777777" w:rsidR="00EE38D8" w:rsidRPr="00EE38D8" w:rsidRDefault="00EE38D8" w:rsidP="00EE38D8">
      <w:pPr>
        <w:pStyle w:val="EndNoteBibliography"/>
        <w:spacing w:after="0"/>
      </w:pPr>
    </w:p>
    <w:p w14:paraId="3F2927B3" w14:textId="77777777" w:rsidR="00EE38D8" w:rsidRPr="00EE38D8" w:rsidRDefault="00EE38D8" w:rsidP="00EE38D8">
      <w:pPr>
        <w:pStyle w:val="EndNoteBibliography"/>
      </w:pPr>
      <w:r w:rsidRPr="00EE38D8">
        <w:t xml:space="preserve">Parton, R. G., et al. (2006). "Biogenesis of caveolae: A structural model for caveolin-induced domain formation." </w:t>
      </w:r>
      <w:r w:rsidRPr="00EE38D8">
        <w:rPr>
          <w:u w:val="single"/>
        </w:rPr>
        <w:t>Journal of Cell Science</w:t>
      </w:r>
      <w:r w:rsidRPr="00EE38D8">
        <w:t xml:space="preserve"> </w:t>
      </w:r>
      <w:r w:rsidRPr="00EE38D8">
        <w:rPr>
          <w:b/>
        </w:rPr>
        <w:t>119</w:t>
      </w:r>
      <w:r w:rsidRPr="00EE38D8">
        <w:t>(5): 787-796.</w:t>
      </w:r>
    </w:p>
    <w:p w14:paraId="6EFDA886" w14:textId="77777777" w:rsidR="00EE38D8" w:rsidRPr="00EE38D8" w:rsidRDefault="00EE38D8" w:rsidP="00EE38D8">
      <w:pPr>
        <w:pStyle w:val="EndNoteBibliography"/>
        <w:spacing w:after="0"/>
      </w:pPr>
    </w:p>
    <w:p w14:paraId="137EF1E8" w14:textId="77777777" w:rsidR="00EE38D8" w:rsidRPr="00EE38D8" w:rsidRDefault="00EE38D8" w:rsidP="00EE38D8">
      <w:pPr>
        <w:pStyle w:val="EndNoteBibliography"/>
      </w:pPr>
      <w:r w:rsidRPr="00EE38D8">
        <w:t xml:space="preserve">Pond, G. R., et al. (2014). "The Prognostic Importance of Metastatic Site in Men with Metastatic Castration-resistant Prostate Cancer." </w:t>
      </w:r>
      <w:r w:rsidRPr="00EE38D8">
        <w:rPr>
          <w:u w:val="single"/>
        </w:rPr>
        <w:t>European urology</w:t>
      </w:r>
      <w:r w:rsidRPr="00EE38D8">
        <w:t xml:space="preserve"> </w:t>
      </w:r>
      <w:r w:rsidRPr="00EE38D8">
        <w:rPr>
          <w:b/>
        </w:rPr>
        <w:t>65</w:t>
      </w:r>
      <w:r w:rsidRPr="00EE38D8">
        <w:t>(1): 3-6.</w:t>
      </w:r>
    </w:p>
    <w:p w14:paraId="5CB5D7A1" w14:textId="77777777" w:rsidR="00EE38D8" w:rsidRPr="00EE38D8" w:rsidRDefault="00EE38D8" w:rsidP="00EE38D8">
      <w:pPr>
        <w:pStyle w:val="EndNoteBibliography"/>
        <w:spacing w:after="0"/>
      </w:pPr>
    </w:p>
    <w:p w14:paraId="22889C8F" w14:textId="77777777" w:rsidR="00EE38D8" w:rsidRPr="00EE38D8" w:rsidRDefault="00EE38D8" w:rsidP="00EE38D8">
      <w:pPr>
        <w:pStyle w:val="EndNoteBibliography"/>
      </w:pPr>
      <w:r w:rsidRPr="00EE38D8">
        <w:t xml:space="preserve">Razani, B., et al. (2001). "Caveolin-1 Null Mice Are Viable but Show Evidence of Hyperproliferative and Vascular Abnormalities." </w:t>
      </w:r>
      <w:r w:rsidRPr="00EE38D8">
        <w:rPr>
          <w:u w:val="single"/>
        </w:rPr>
        <w:t>Journal of Biological Chemistry</w:t>
      </w:r>
      <w:r w:rsidRPr="00EE38D8">
        <w:t xml:space="preserve"> </w:t>
      </w:r>
      <w:r w:rsidRPr="00EE38D8">
        <w:rPr>
          <w:b/>
        </w:rPr>
        <w:t>276</w:t>
      </w:r>
      <w:r w:rsidRPr="00EE38D8">
        <w:t>(41): 38121-38138.</w:t>
      </w:r>
    </w:p>
    <w:p w14:paraId="66ABFFAD" w14:textId="77777777" w:rsidR="00EE38D8" w:rsidRPr="00EE38D8" w:rsidRDefault="00EE38D8" w:rsidP="00EE38D8">
      <w:pPr>
        <w:pStyle w:val="EndNoteBibliography"/>
        <w:spacing w:after="0"/>
      </w:pPr>
    </w:p>
    <w:p w14:paraId="183C1992" w14:textId="77777777" w:rsidR="00EE38D8" w:rsidRPr="00EE38D8" w:rsidRDefault="00EE38D8" w:rsidP="00EE38D8">
      <w:pPr>
        <w:pStyle w:val="EndNoteBibliography"/>
      </w:pPr>
      <w:r w:rsidRPr="00EE38D8">
        <w:t xml:space="preserve">Robinson, D., et al. (2015). "Integrative Clinical Genomics of Advanced Prostate Cancer." </w:t>
      </w:r>
      <w:r w:rsidRPr="00EE38D8">
        <w:rPr>
          <w:u w:val="single"/>
        </w:rPr>
        <w:t>Cell</w:t>
      </w:r>
      <w:r w:rsidRPr="00EE38D8">
        <w:t xml:space="preserve"> </w:t>
      </w:r>
      <w:r w:rsidRPr="00EE38D8">
        <w:rPr>
          <w:b/>
        </w:rPr>
        <w:t>161</w:t>
      </w:r>
      <w:r w:rsidRPr="00EE38D8">
        <w:t>(5): 1215-1228.</w:t>
      </w:r>
    </w:p>
    <w:p w14:paraId="26F66B7D" w14:textId="77777777" w:rsidR="00EE38D8" w:rsidRPr="00EE38D8" w:rsidRDefault="00EE38D8" w:rsidP="00EE38D8">
      <w:pPr>
        <w:pStyle w:val="EndNoteBibliography"/>
        <w:spacing w:after="0"/>
      </w:pPr>
    </w:p>
    <w:p w14:paraId="48CC5213" w14:textId="77777777" w:rsidR="00EE38D8" w:rsidRPr="00EE38D8" w:rsidRDefault="00EE38D8" w:rsidP="00EE38D8">
      <w:pPr>
        <w:pStyle w:val="EndNoteBibliography"/>
      </w:pPr>
      <w:r w:rsidRPr="00EE38D8">
        <w:t xml:space="preserve">Tan, S. S., et al. (2013). "Therapeutic MSC exosomes are derived from lipid raft microdomains in the plasma membrane." </w:t>
      </w:r>
      <w:r w:rsidRPr="00EE38D8">
        <w:rPr>
          <w:u w:val="single"/>
        </w:rPr>
        <w:t>J Extracell Vesicles</w:t>
      </w:r>
      <w:r w:rsidRPr="00EE38D8">
        <w:t xml:space="preserve"> </w:t>
      </w:r>
      <w:r w:rsidRPr="00EE38D8">
        <w:rPr>
          <w:b/>
        </w:rPr>
        <w:t>2</w:t>
      </w:r>
      <w:r w:rsidRPr="00EE38D8">
        <w:t>(0): 1745.</w:t>
      </w:r>
    </w:p>
    <w:p w14:paraId="7419CCDD" w14:textId="77777777" w:rsidR="00EE38D8" w:rsidRPr="00EE38D8" w:rsidRDefault="00EE38D8" w:rsidP="00EE38D8">
      <w:pPr>
        <w:pStyle w:val="EndNoteBibliography"/>
        <w:spacing w:after="0"/>
      </w:pPr>
    </w:p>
    <w:p w14:paraId="3A2EEACC" w14:textId="77777777" w:rsidR="00EE38D8" w:rsidRPr="00EE38D8" w:rsidRDefault="00EE38D8" w:rsidP="00EE38D8">
      <w:pPr>
        <w:pStyle w:val="EndNoteBibliography"/>
      </w:pPr>
      <w:r w:rsidRPr="00EE38D8">
        <w:t xml:space="preserve">Torre, L. A. M., et al. (2015). "Global cancer statistics, 2012." </w:t>
      </w:r>
      <w:r w:rsidRPr="00EE38D8">
        <w:rPr>
          <w:u w:val="single"/>
        </w:rPr>
        <w:t>Ca : a Cancer Journal for Clinicians</w:t>
      </w:r>
      <w:r w:rsidRPr="00EE38D8">
        <w:t xml:space="preserve"> </w:t>
      </w:r>
      <w:r w:rsidRPr="00EE38D8">
        <w:rPr>
          <w:b/>
        </w:rPr>
        <w:t>65</w:t>
      </w:r>
      <w:r w:rsidRPr="00EE38D8">
        <w:t>(2): 87.</w:t>
      </w:r>
    </w:p>
    <w:p w14:paraId="52823FAF" w14:textId="77777777" w:rsidR="00EE38D8" w:rsidRPr="00EE38D8" w:rsidRDefault="00EE38D8" w:rsidP="00EE38D8">
      <w:pPr>
        <w:pStyle w:val="EndNoteBibliography"/>
      </w:pPr>
    </w:p>
    <w:p w14:paraId="167BD71C" w14:textId="34F267BB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promotor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9785B"/>
    <w:rsid w:val="000B1C75"/>
    <w:rsid w:val="000B22E7"/>
    <w:rsid w:val="000C6F62"/>
    <w:rsid w:val="000F6FF7"/>
    <w:rsid w:val="00104ED6"/>
    <w:rsid w:val="001429A1"/>
    <w:rsid w:val="00155E62"/>
    <w:rsid w:val="0019119F"/>
    <w:rsid w:val="001C2DC2"/>
    <w:rsid w:val="001D2D00"/>
    <w:rsid w:val="002000EE"/>
    <w:rsid w:val="0022483D"/>
    <w:rsid w:val="00230E0A"/>
    <w:rsid w:val="00234BE6"/>
    <w:rsid w:val="00236733"/>
    <w:rsid w:val="0026776D"/>
    <w:rsid w:val="00281084"/>
    <w:rsid w:val="002B0E98"/>
    <w:rsid w:val="002C48C6"/>
    <w:rsid w:val="00325E0B"/>
    <w:rsid w:val="00340BDC"/>
    <w:rsid w:val="00360908"/>
    <w:rsid w:val="003A122B"/>
    <w:rsid w:val="003B7B7B"/>
    <w:rsid w:val="003D6664"/>
    <w:rsid w:val="004061C8"/>
    <w:rsid w:val="00426AC3"/>
    <w:rsid w:val="004417B6"/>
    <w:rsid w:val="0044563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69ED"/>
    <w:rsid w:val="005E1D90"/>
    <w:rsid w:val="00631612"/>
    <w:rsid w:val="006611D1"/>
    <w:rsid w:val="00662106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6F3B"/>
    <w:rsid w:val="008E772B"/>
    <w:rsid w:val="009137B7"/>
    <w:rsid w:val="00955575"/>
    <w:rsid w:val="00956799"/>
    <w:rsid w:val="009759E3"/>
    <w:rsid w:val="00996AAD"/>
    <w:rsid w:val="009E2B62"/>
    <w:rsid w:val="00A14905"/>
    <w:rsid w:val="00A17F0B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72041"/>
    <w:rsid w:val="00C7599C"/>
    <w:rsid w:val="00C87D4A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C48EB"/>
    <w:rsid w:val="00DD29B5"/>
    <w:rsid w:val="00DE5A27"/>
    <w:rsid w:val="00DF03D2"/>
    <w:rsid w:val="00E311F0"/>
    <w:rsid w:val="00E34DCE"/>
    <w:rsid w:val="00E43DF0"/>
    <w:rsid w:val="00E47A50"/>
    <w:rsid w:val="00E6023D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B63CD"/>
    <w:rsid w:val="00FC16E7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59</TotalTime>
  <Pages>5</Pages>
  <Words>3920</Words>
  <Characters>23209</Characters>
  <Application>Microsoft Office Word</Application>
  <DocSecurity>0</DocSecurity>
  <Lines>309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70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82</cp:revision>
  <dcterms:created xsi:type="dcterms:W3CDTF">2016-01-13T23:05:00Z</dcterms:created>
  <dcterms:modified xsi:type="dcterms:W3CDTF">2016-02-09T04:43:00Z</dcterms:modified>
</cp:coreProperties>
</file>